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393A" w:rsidRPr="007712E7" w:rsidRDefault="00307FC2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307FC2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307FC2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307FC2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F16DA5" w:rsidRDefault="00307FC2" w:rsidP="00F16DA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ader Response Essay</w:t>
      </w:r>
    </w:p>
    <w:p w:rsidR="00F16DA5" w:rsidRPr="00D14F49" w:rsidRDefault="00307FC2" w:rsidP="00F16DA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0060E">
        <w:rPr>
          <w:rFonts w:ascii="Times New Roman" w:hAnsi="Times New Roman" w:cs="Times New Roman"/>
          <w:sz w:val="24"/>
          <w:szCs w:val="24"/>
        </w:rPr>
        <w:t>The Story of an Hour by Kate Chopin highlights the tale of a woman who strives for her identity and is pleased after the death of her husband.</w:t>
      </w:r>
      <w:r w:rsidR="00AC6FF0">
        <w:rPr>
          <w:rFonts w:ascii="Times New Roman" w:hAnsi="Times New Roman" w:cs="Times New Roman"/>
          <w:sz w:val="24"/>
          <w:szCs w:val="24"/>
        </w:rPr>
        <w:t xml:space="preserve"> It raises several questions and leaves them </w:t>
      </w:r>
      <w:r w:rsidR="00BC5B23">
        <w:rPr>
          <w:rFonts w:ascii="Times New Roman" w:hAnsi="Times New Roman" w:cs="Times New Roman"/>
          <w:sz w:val="24"/>
          <w:szCs w:val="24"/>
        </w:rPr>
        <w:t>unanswered</w:t>
      </w:r>
      <w:r w:rsidR="00AC6FF0">
        <w:rPr>
          <w:rFonts w:ascii="Times New Roman" w:hAnsi="Times New Roman" w:cs="Times New Roman"/>
          <w:sz w:val="24"/>
          <w:szCs w:val="24"/>
        </w:rPr>
        <w:t xml:space="preserve"> till the very conclusion of the</w:t>
      </w:r>
      <w:r w:rsidR="008808D8">
        <w:rPr>
          <w:rFonts w:ascii="Times New Roman" w:hAnsi="Times New Roman" w:cs="Times New Roman"/>
          <w:sz w:val="24"/>
          <w:szCs w:val="24"/>
        </w:rPr>
        <w:t xml:space="preserve"> story. </w:t>
      </w:r>
      <w:r w:rsidR="00C54531">
        <w:rPr>
          <w:rFonts w:ascii="Times New Roman" w:hAnsi="Times New Roman" w:cs="Times New Roman"/>
          <w:sz w:val="24"/>
          <w:szCs w:val="24"/>
        </w:rPr>
        <w:t>The story takes a twist after the death of the woman’s husband</w:t>
      </w:r>
      <w:r w:rsidR="00921B1F">
        <w:rPr>
          <w:rFonts w:ascii="Times New Roman" w:hAnsi="Times New Roman" w:cs="Times New Roman"/>
          <w:sz w:val="24"/>
          <w:szCs w:val="24"/>
        </w:rPr>
        <w:t xml:space="preserve"> </w:t>
      </w:r>
      <w:r w:rsidR="008B4319">
        <w:rPr>
          <w:rFonts w:ascii="Times New Roman" w:hAnsi="Times New Roman" w:cs="Times New Roman"/>
          <w:sz w:val="24"/>
          <w:szCs w:val="24"/>
        </w:rPr>
        <w:t xml:space="preserve">which is not expected by the reader. </w:t>
      </w:r>
      <w:r w:rsidR="00FF79A5">
        <w:rPr>
          <w:rFonts w:ascii="Times New Roman" w:hAnsi="Times New Roman" w:cs="Times New Roman"/>
          <w:sz w:val="24"/>
          <w:szCs w:val="24"/>
        </w:rPr>
        <w:t>The author permits the</w:t>
      </w:r>
      <w:r w:rsidR="00CE1759">
        <w:rPr>
          <w:rFonts w:ascii="Times New Roman" w:hAnsi="Times New Roman" w:cs="Times New Roman"/>
          <w:sz w:val="24"/>
          <w:szCs w:val="24"/>
        </w:rPr>
        <w:t xml:space="preserve"> </w:t>
      </w:r>
      <w:r w:rsidR="005D3DDC">
        <w:rPr>
          <w:rFonts w:ascii="Times New Roman" w:hAnsi="Times New Roman" w:cs="Times New Roman"/>
          <w:sz w:val="24"/>
          <w:szCs w:val="24"/>
        </w:rPr>
        <w:t>reader to shape</w:t>
      </w:r>
      <w:r w:rsidR="00F200A9">
        <w:rPr>
          <w:rFonts w:ascii="Times New Roman" w:hAnsi="Times New Roman" w:cs="Times New Roman"/>
          <w:sz w:val="24"/>
          <w:szCs w:val="24"/>
        </w:rPr>
        <w:t xml:space="preserve"> the personal </w:t>
      </w:r>
      <w:r w:rsidR="001B7BA0">
        <w:rPr>
          <w:rFonts w:ascii="Times New Roman" w:hAnsi="Times New Roman" w:cs="Times New Roman"/>
          <w:sz w:val="24"/>
          <w:szCs w:val="24"/>
        </w:rPr>
        <w:t>interpretation</w:t>
      </w:r>
      <w:r w:rsidR="00F200A9">
        <w:rPr>
          <w:rFonts w:ascii="Times New Roman" w:hAnsi="Times New Roman" w:cs="Times New Roman"/>
          <w:sz w:val="24"/>
          <w:szCs w:val="24"/>
        </w:rPr>
        <w:t xml:space="preserve"> of </w:t>
      </w:r>
      <w:r w:rsidR="002D192C">
        <w:rPr>
          <w:rFonts w:ascii="Times New Roman" w:hAnsi="Times New Roman" w:cs="Times New Roman"/>
          <w:sz w:val="24"/>
          <w:szCs w:val="24"/>
        </w:rPr>
        <w:t xml:space="preserve">how a woman may react </w:t>
      </w:r>
      <w:r w:rsidR="00202CDD">
        <w:rPr>
          <w:rFonts w:ascii="Times New Roman" w:hAnsi="Times New Roman" w:cs="Times New Roman"/>
          <w:sz w:val="24"/>
          <w:szCs w:val="24"/>
        </w:rPr>
        <w:t>to the report of a husband's unavoidable destiny</w:t>
      </w:r>
      <w:r w:rsidR="00202CDD" w:rsidRPr="00D14F49">
        <w:rPr>
          <w:rFonts w:ascii="Times New Roman" w:hAnsi="Times New Roman" w:cs="Times New Roman"/>
          <w:sz w:val="24"/>
          <w:szCs w:val="24"/>
        </w:rPr>
        <w:t xml:space="preserve">. Furthermore, </w:t>
      </w:r>
      <w:r w:rsidR="009C5C28" w:rsidRPr="00D14F49">
        <w:rPr>
          <w:rFonts w:ascii="Times New Roman" w:hAnsi="Times New Roman" w:cs="Times New Roman"/>
          <w:sz w:val="24"/>
          <w:szCs w:val="24"/>
        </w:rPr>
        <w:t>there exists instance where tensions rapidly fall</w:t>
      </w:r>
      <w:r w:rsidR="00E95209" w:rsidRPr="00D14F49">
        <w:rPr>
          <w:rFonts w:ascii="Times New Roman" w:hAnsi="Times New Roman" w:cs="Times New Roman"/>
          <w:sz w:val="24"/>
          <w:szCs w:val="24"/>
        </w:rPr>
        <w:t xml:space="preserve"> before the resolution. </w:t>
      </w:r>
      <w:r w:rsidR="00CD6862" w:rsidRPr="00D14F49">
        <w:rPr>
          <w:rFonts w:ascii="Times New Roman" w:hAnsi="Times New Roman" w:cs="Times New Roman"/>
          <w:sz w:val="24"/>
          <w:szCs w:val="24"/>
        </w:rPr>
        <w:t xml:space="preserve"> </w:t>
      </w:r>
      <w:r w:rsidR="007B103F" w:rsidRPr="00D14F49">
        <w:rPr>
          <w:rFonts w:ascii="Times New Roman" w:hAnsi="Times New Roman" w:cs="Times New Roman"/>
          <w:sz w:val="24"/>
          <w:szCs w:val="24"/>
        </w:rPr>
        <w:t>All</w:t>
      </w:r>
      <w:r w:rsidR="0060512F" w:rsidRPr="00D14F49">
        <w:rPr>
          <w:rFonts w:ascii="Times New Roman" w:hAnsi="Times New Roman" w:cs="Times New Roman"/>
          <w:sz w:val="24"/>
          <w:szCs w:val="24"/>
        </w:rPr>
        <w:t xml:space="preserve"> </w:t>
      </w:r>
      <w:r w:rsidR="00925EC9" w:rsidRPr="00D14F49">
        <w:rPr>
          <w:rFonts w:ascii="Times New Roman" w:hAnsi="Times New Roman" w:cs="Times New Roman"/>
          <w:sz w:val="24"/>
          <w:szCs w:val="24"/>
        </w:rPr>
        <w:t>these keen insights shed light on the cultural beliefs of the time when the story was published in the nineteenth century.</w:t>
      </w:r>
      <w:r w:rsidR="00F200A9" w:rsidRPr="00D14F49">
        <w:rPr>
          <w:rFonts w:ascii="Times New Roman" w:hAnsi="Times New Roman" w:cs="Times New Roman"/>
          <w:sz w:val="24"/>
          <w:szCs w:val="24"/>
        </w:rPr>
        <w:t xml:space="preserve"> </w:t>
      </w:r>
      <w:r w:rsidR="008B4319" w:rsidRPr="00D14F4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F7DF8" w:rsidRDefault="00307FC2" w:rsidP="00F16DA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o begin, the illness of Mr</w:t>
      </w:r>
      <w:r w:rsidR="003048B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Mallard is the protagonist </w:t>
      </w:r>
      <w:r w:rsidR="00097180">
        <w:rPr>
          <w:rFonts w:ascii="Times New Roman" w:hAnsi="Times New Roman" w:cs="Times New Roman"/>
          <w:sz w:val="24"/>
          <w:szCs w:val="24"/>
        </w:rPr>
        <w:t>of the st</w:t>
      </w:r>
      <w:r w:rsidR="006E393F">
        <w:rPr>
          <w:rFonts w:ascii="Times New Roman" w:hAnsi="Times New Roman" w:cs="Times New Roman"/>
          <w:sz w:val="24"/>
          <w:szCs w:val="24"/>
        </w:rPr>
        <w:t>ory. She possesses an ambiguous nature and suffers from heart diseas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393F">
        <w:rPr>
          <w:rFonts w:ascii="Times New Roman" w:hAnsi="Times New Roman" w:cs="Times New Roman"/>
          <w:sz w:val="24"/>
          <w:szCs w:val="24"/>
        </w:rPr>
        <w:t xml:space="preserve">The fundamental idea and the theme nurtured is the </w:t>
      </w:r>
      <w:r w:rsidR="00F54314">
        <w:rPr>
          <w:rFonts w:ascii="Times New Roman" w:hAnsi="Times New Roman" w:cs="Times New Roman"/>
          <w:sz w:val="24"/>
          <w:szCs w:val="24"/>
        </w:rPr>
        <w:t>nourishment of the</w:t>
      </w:r>
      <w:r w:rsidR="007B2986">
        <w:rPr>
          <w:rFonts w:ascii="Times New Roman" w:hAnsi="Times New Roman" w:cs="Times New Roman"/>
          <w:sz w:val="24"/>
          <w:szCs w:val="24"/>
        </w:rPr>
        <w:t xml:space="preserve"> </w:t>
      </w:r>
      <w:r w:rsidR="00B62B62">
        <w:rPr>
          <w:rFonts w:ascii="Times New Roman" w:hAnsi="Times New Roman" w:cs="Times New Roman"/>
          <w:sz w:val="24"/>
          <w:szCs w:val="24"/>
        </w:rPr>
        <w:t>protagonist is her will to be independent, experience freedom and have a personal source of income</w:t>
      </w:r>
      <w:r w:rsidR="00C939AA">
        <w:rPr>
          <w:rFonts w:ascii="Times New Roman" w:hAnsi="Times New Roman" w:cs="Times New Roman"/>
          <w:sz w:val="24"/>
          <w:szCs w:val="24"/>
        </w:rPr>
        <w:fldChar w:fldCharType="begin"/>
      </w:r>
      <w:r w:rsidR="00C939A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j6NoaGL","properties":{"formattedCitation":"({\\i{}The Story of an Hour})","plainCitation":"(The Story of an Hour)","noteIndex":0},"citationItems":[{"id":1964,"uris":["http://zotero.org/users/local/H8YOvGFC/items/EMXZTSSL"],"uri":["http://zotero.org/users/local/H8YOvGFC/items/EMXZTSSL"],"itemData":{"id":1964,"type":"webpage","title":"The Story of an Hour","URL":"https://archive.vcu.edu/english/engweb/webtexts/hour/","accessed":{"date-parts":[["2019",2,2]]}}}],"schema":"https://github.com/citation-style-language/schema/raw/master/csl-citation.json"} </w:instrText>
      </w:r>
      <w:r w:rsidR="00C939AA">
        <w:rPr>
          <w:rFonts w:ascii="Times New Roman" w:hAnsi="Times New Roman" w:cs="Times New Roman"/>
          <w:sz w:val="24"/>
          <w:szCs w:val="24"/>
        </w:rPr>
        <w:fldChar w:fldCharType="separate"/>
      </w:r>
      <w:r w:rsidR="00C939AA" w:rsidRPr="00C939AA">
        <w:rPr>
          <w:rFonts w:ascii="Times New Roman" w:hAnsi="Times New Roman" w:cs="Times New Roman"/>
          <w:sz w:val="24"/>
          <w:szCs w:val="24"/>
        </w:rPr>
        <w:t>(</w:t>
      </w:r>
      <w:r w:rsidR="00C939AA" w:rsidRPr="00C939AA">
        <w:rPr>
          <w:rFonts w:ascii="Times New Roman" w:hAnsi="Times New Roman" w:cs="Times New Roman"/>
          <w:i/>
          <w:iCs/>
          <w:sz w:val="24"/>
          <w:szCs w:val="24"/>
        </w:rPr>
        <w:t>The Story of an Hour</w:t>
      </w:r>
      <w:r w:rsidR="00C939AA" w:rsidRPr="00C939AA">
        <w:rPr>
          <w:rFonts w:ascii="Times New Roman" w:hAnsi="Times New Roman" w:cs="Times New Roman"/>
          <w:sz w:val="24"/>
          <w:szCs w:val="24"/>
        </w:rPr>
        <w:t>)</w:t>
      </w:r>
      <w:r w:rsidR="00C939AA">
        <w:rPr>
          <w:rFonts w:ascii="Times New Roman" w:hAnsi="Times New Roman" w:cs="Times New Roman"/>
          <w:sz w:val="24"/>
          <w:szCs w:val="24"/>
        </w:rPr>
        <w:fldChar w:fldCharType="end"/>
      </w:r>
      <w:r w:rsidR="00B62B62">
        <w:rPr>
          <w:rFonts w:ascii="Times New Roman" w:hAnsi="Times New Roman" w:cs="Times New Roman"/>
          <w:sz w:val="24"/>
          <w:szCs w:val="24"/>
        </w:rPr>
        <w:t xml:space="preserve">. </w:t>
      </w:r>
      <w:r w:rsidR="002F3648">
        <w:rPr>
          <w:rFonts w:ascii="Times New Roman" w:hAnsi="Times New Roman" w:cs="Times New Roman"/>
          <w:sz w:val="24"/>
          <w:szCs w:val="24"/>
        </w:rPr>
        <w:t xml:space="preserve">This idea may have resonated with a wide range of women and feminists. </w:t>
      </w:r>
      <w:r w:rsidR="00FD78AB">
        <w:rPr>
          <w:rFonts w:ascii="Times New Roman" w:hAnsi="Times New Roman" w:cs="Times New Roman"/>
          <w:sz w:val="24"/>
          <w:szCs w:val="24"/>
        </w:rPr>
        <w:t xml:space="preserve">The news of her </w:t>
      </w:r>
      <w:r w:rsidR="005941A5">
        <w:rPr>
          <w:rFonts w:ascii="Times New Roman" w:hAnsi="Times New Roman" w:cs="Times New Roman"/>
          <w:sz w:val="24"/>
          <w:szCs w:val="24"/>
        </w:rPr>
        <w:t>husband’s</w:t>
      </w:r>
      <w:r w:rsidR="00FD78AB">
        <w:rPr>
          <w:rFonts w:ascii="Times New Roman" w:hAnsi="Times New Roman" w:cs="Times New Roman"/>
          <w:sz w:val="24"/>
          <w:szCs w:val="24"/>
        </w:rPr>
        <w:t xml:space="preserve"> death shocked her at once but she </w:t>
      </w:r>
      <w:r w:rsidR="005941A5">
        <w:rPr>
          <w:rFonts w:ascii="Times New Roman" w:hAnsi="Times New Roman" w:cs="Times New Roman"/>
          <w:sz w:val="24"/>
          <w:szCs w:val="24"/>
        </w:rPr>
        <w:t>recovered</w:t>
      </w:r>
      <w:r w:rsidR="00FD78AB">
        <w:rPr>
          <w:rFonts w:ascii="Times New Roman" w:hAnsi="Times New Roman" w:cs="Times New Roman"/>
          <w:sz w:val="24"/>
          <w:szCs w:val="24"/>
        </w:rPr>
        <w:t xml:space="preserve"> immediately and rather </w:t>
      </w:r>
      <w:r w:rsidR="005941A5">
        <w:rPr>
          <w:rFonts w:ascii="Times New Roman" w:hAnsi="Times New Roman" w:cs="Times New Roman"/>
          <w:sz w:val="24"/>
          <w:szCs w:val="24"/>
        </w:rPr>
        <w:t>unexpectedly.</w:t>
      </w:r>
      <w:r w:rsidR="003048B6">
        <w:rPr>
          <w:rFonts w:ascii="Times New Roman" w:hAnsi="Times New Roman" w:cs="Times New Roman"/>
          <w:sz w:val="24"/>
          <w:szCs w:val="24"/>
        </w:rPr>
        <w:t xml:space="preserve"> It is critical to observe the time of publication of the story. The author has portrayed Mrs. Mallard as a completely changed woman than those present in that century. She was </w:t>
      </w:r>
      <w:r w:rsidR="00B03E75">
        <w:rPr>
          <w:rFonts w:ascii="Times New Roman" w:hAnsi="Times New Roman" w:cs="Times New Roman"/>
          <w:sz w:val="24"/>
          <w:szCs w:val="24"/>
        </w:rPr>
        <w:t>adamant to confront the challenge of staying independent and not conforming to the norms of society</w:t>
      </w:r>
      <w:r w:rsidR="00656A28">
        <w:rPr>
          <w:rFonts w:ascii="Times New Roman" w:hAnsi="Times New Roman" w:cs="Times New Roman"/>
          <w:sz w:val="24"/>
          <w:szCs w:val="24"/>
        </w:rPr>
        <w:t xml:space="preserve">. For instance, she is depicted as entering her room alone </w:t>
      </w:r>
      <w:r w:rsidR="00656A28">
        <w:rPr>
          <w:rFonts w:ascii="Times New Roman" w:hAnsi="Times New Roman" w:cs="Times New Roman"/>
          <w:sz w:val="24"/>
          <w:szCs w:val="24"/>
        </w:rPr>
        <w:lastRenderedPageBreak/>
        <w:t>after the death of the husband. In that time,</w:t>
      </w:r>
      <w:r w:rsidR="00DF0206">
        <w:rPr>
          <w:rFonts w:ascii="Times New Roman" w:hAnsi="Times New Roman" w:cs="Times New Roman"/>
          <w:sz w:val="24"/>
          <w:szCs w:val="24"/>
        </w:rPr>
        <w:t xml:space="preserve"> it was deemed detrimental for the women </w:t>
      </w:r>
      <w:r w:rsidR="00862180">
        <w:rPr>
          <w:rFonts w:ascii="Times New Roman" w:hAnsi="Times New Roman" w:cs="Times New Roman"/>
          <w:sz w:val="24"/>
          <w:szCs w:val="24"/>
        </w:rPr>
        <w:t>to enter t</w:t>
      </w:r>
      <w:r w:rsidR="009A48A2">
        <w:rPr>
          <w:rFonts w:ascii="Times New Roman" w:hAnsi="Times New Roman" w:cs="Times New Roman"/>
          <w:sz w:val="24"/>
          <w:szCs w:val="24"/>
        </w:rPr>
        <w:t>he rooms alone as it is likely to invigorate the intentions of</w:t>
      </w:r>
      <w:r w:rsidR="00F62EAA">
        <w:rPr>
          <w:rFonts w:ascii="Times New Roman" w:hAnsi="Times New Roman" w:cs="Times New Roman"/>
          <w:sz w:val="24"/>
          <w:szCs w:val="24"/>
        </w:rPr>
        <w:t xml:space="preserve"> independent thoughts. </w:t>
      </w:r>
    </w:p>
    <w:p w:rsidR="0082343A" w:rsidRDefault="00307FC2" w:rsidP="00F16DA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n addition</w:t>
      </w:r>
      <w:r w:rsidR="00F75099">
        <w:rPr>
          <w:rFonts w:ascii="Times New Roman" w:hAnsi="Times New Roman" w:cs="Times New Roman"/>
          <w:sz w:val="24"/>
          <w:szCs w:val="24"/>
        </w:rPr>
        <w:t xml:space="preserve">, </w:t>
      </w:r>
      <w:r w:rsidR="001803B7">
        <w:rPr>
          <w:rFonts w:ascii="Times New Roman" w:hAnsi="Times New Roman" w:cs="Times New Roman"/>
          <w:sz w:val="24"/>
          <w:szCs w:val="24"/>
        </w:rPr>
        <w:t xml:space="preserve">the story significantly highlights the </w:t>
      </w:r>
      <w:r w:rsidR="00DD69C0">
        <w:rPr>
          <w:rFonts w:ascii="Times New Roman" w:hAnsi="Times New Roman" w:cs="Times New Roman"/>
          <w:sz w:val="24"/>
          <w:szCs w:val="24"/>
        </w:rPr>
        <w:t xml:space="preserve">freedom inherited in the window. The story takes mystical turns. The very essence of the theme lies at the </w:t>
      </w:r>
      <w:r w:rsidR="002B36E5">
        <w:rPr>
          <w:rFonts w:ascii="Times New Roman" w:hAnsi="Times New Roman" w:cs="Times New Roman"/>
          <w:sz w:val="24"/>
          <w:szCs w:val="24"/>
        </w:rPr>
        <w:t>very heart of the abrupt and</w:t>
      </w:r>
      <w:r w:rsidR="002F41E4">
        <w:rPr>
          <w:rFonts w:ascii="Times New Roman" w:hAnsi="Times New Roman" w:cs="Times New Roman"/>
          <w:sz w:val="24"/>
          <w:szCs w:val="24"/>
        </w:rPr>
        <w:t xml:space="preserve"> radical thought</w:t>
      </w:r>
      <w:r w:rsidR="00F82190">
        <w:rPr>
          <w:rFonts w:ascii="Times New Roman" w:hAnsi="Times New Roman" w:cs="Times New Roman"/>
          <w:sz w:val="24"/>
          <w:szCs w:val="24"/>
        </w:rPr>
        <w:t xml:space="preserve"> process of Mrs. Mallard </w:t>
      </w:r>
      <w:r w:rsidR="00C6033E">
        <w:rPr>
          <w:rFonts w:ascii="Times New Roman" w:hAnsi="Times New Roman" w:cs="Times New Roman"/>
          <w:sz w:val="24"/>
          <w:szCs w:val="24"/>
        </w:rPr>
        <w:t xml:space="preserve">based on different circumstances. </w:t>
      </w:r>
      <w:r w:rsidR="004D2F1D">
        <w:rPr>
          <w:rFonts w:ascii="Times New Roman" w:hAnsi="Times New Roman" w:cs="Times New Roman"/>
          <w:sz w:val="24"/>
          <w:szCs w:val="24"/>
        </w:rPr>
        <w:t>After the death of her husband, she experiences a distorted state of emotions</w:t>
      </w:r>
      <w:r w:rsidR="00040E99">
        <w:rPr>
          <w:rFonts w:ascii="Times New Roman" w:hAnsi="Times New Roman" w:cs="Times New Roman"/>
          <w:sz w:val="24"/>
          <w:szCs w:val="24"/>
        </w:rPr>
        <w:t xml:space="preserve">. The </w:t>
      </w:r>
      <w:r w:rsidR="008B4457">
        <w:rPr>
          <w:rFonts w:ascii="Times New Roman" w:hAnsi="Times New Roman" w:cs="Times New Roman"/>
          <w:sz w:val="24"/>
          <w:szCs w:val="24"/>
        </w:rPr>
        <w:t>author sparks the interest by</w:t>
      </w:r>
      <w:r w:rsidR="00AF568E">
        <w:rPr>
          <w:rFonts w:ascii="Times New Roman" w:hAnsi="Times New Roman" w:cs="Times New Roman"/>
          <w:sz w:val="24"/>
          <w:szCs w:val="24"/>
        </w:rPr>
        <w:t xml:space="preserve"> making the reader wonder whether Mrs. Mallard</w:t>
      </w:r>
      <w:r w:rsidR="00CC6445">
        <w:rPr>
          <w:rFonts w:ascii="Times New Roman" w:hAnsi="Times New Roman" w:cs="Times New Roman"/>
          <w:sz w:val="24"/>
          <w:szCs w:val="24"/>
        </w:rPr>
        <w:t xml:space="preserve"> is able to handle the c</w:t>
      </w:r>
      <w:r w:rsidR="00617184">
        <w:rPr>
          <w:rFonts w:ascii="Times New Roman" w:hAnsi="Times New Roman" w:cs="Times New Roman"/>
          <w:sz w:val="24"/>
          <w:szCs w:val="24"/>
        </w:rPr>
        <w:t>onflicting and</w:t>
      </w:r>
      <w:r w:rsidR="006B299E">
        <w:rPr>
          <w:rFonts w:ascii="Times New Roman" w:hAnsi="Times New Roman" w:cs="Times New Roman"/>
          <w:sz w:val="24"/>
          <w:szCs w:val="24"/>
        </w:rPr>
        <w:t xml:space="preserve"> </w:t>
      </w:r>
      <w:r w:rsidR="00B66FDB">
        <w:rPr>
          <w:rFonts w:ascii="Times New Roman" w:hAnsi="Times New Roman" w:cs="Times New Roman"/>
          <w:sz w:val="24"/>
          <w:szCs w:val="24"/>
        </w:rPr>
        <w:t>complex emotions</w:t>
      </w:r>
      <w:r w:rsidR="0005272C">
        <w:rPr>
          <w:rFonts w:ascii="Times New Roman" w:hAnsi="Times New Roman" w:cs="Times New Roman"/>
          <w:sz w:val="24"/>
          <w:szCs w:val="24"/>
        </w:rPr>
        <w:t xml:space="preserve"> inculcated in her after the advent of widowhood. </w:t>
      </w:r>
      <w:r w:rsidR="0084099F">
        <w:rPr>
          <w:rFonts w:ascii="Times New Roman" w:hAnsi="Times New Roman" w:cs="Times New Roman"/>
          <w:sz w:val="24"/>
          <w:szCs w:val="24"/>
        </w:rPr>
        <w:t>She is possessed by monstrous emotions that overwhelm her</w:t>
      </w:r>
      <w:r w:rsidR="00C939AA">
        <w:rPr>
          <w:rFonts w:ascii="Times New Roman" w:hAnsi="Times New Roman" w:cs="Times New Roman"/>
          <w:sz w:val="24"/>
          <w:szCs w:val="24"/>
        </w:rPr>
        <w:fldChar w:fldCharType="begin"/>
      </w:r>
      <w:r w:rsidR="00C939A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SEvD8ZJ","properties":{"formattedCitation":"({\\i{}Host_text_219.Pdf})","plainCitation":"(Host_text_219.Pdf)","noteIndex":0},"citationItems":[{"id":1970,"uris":["http://zotero.org/users/local/H8YOvGFC/items/HPSZNT4K"],"uri":["http://zotero.org/users/local/H8YOvGFC/items/HPSZNT4K"],"itemData":{"id":1970,"type":"article","title":"host_text_219.pdf","URL":"https://my.hrw.com/support/hos/hostpdf/host_text_219.pdf","accessed":{"date-parts":[["2019",2,2]]}}}],"schema":"https://github.com/citation-style-language/schema/raw/master/csl-citation.json"} </w:instrText>
      </w:r>
      <w:r w:rsidR="00C939AA">
        <w:rPr>
          <w:rFonts w:ascii="Times New Roman" w:hAnsi="Times New Roman" w:cs="Times New Roman"/>
          <w:sz w:val="24"/>
          <w:szCs w:val="24"/>
        </w:rPr>
        <w:fldChar w:fldCharType="separate"/>
      </w:r>
      <w:r w:rsidR="00C939AA" w:rsidRPr="00C939AA">
        <w:rPr>
          <w:rFonts w:ascii="Times New Roman" w:hAnsi="Times New Roman" w:cs="Times New Roman"/>
          <w:sz w:val="24"/>
          <w:szCs w:val="24"/>
        </w:rPr>
        <w:t>(</w:t>
      </w:r>
      <w:r w:rsidR="00C939AA" w:rsidRPr="00C939AA">
        <w:rPr>
          <w:rFonts w:ascii="Times New Roman" w:hAnsi="Times New Roman" w:cs="Times New Roman"/>
          <w:i/>
          <w:iCs/>
          <w:sz w:val="24"/>
          <w:szCs w:val="24"/>
        </w:rPr>
        <w:t>Host_text_219.Pdf</w:t>
      </w:r>
      <w:r w:rsidR="00C939AA" w:rsidRPr="00C939AA">
        <w:rPr>
          <w:rFonts w:ascii="Times New Roman" w:hAnsi="Times New Roman" w:cs="Times New Roman"/>
          <w:sz w:val="24"/>
          <w:szCs w:val="24"/>
        </w:rPr>
        <w:t>)</w:t>
      </w:r>
      <w:r w:rsidR="00C939AA">
        <w:rPr>
          <w:rFonts w:ascii="Times New Roman" w:hAnsi="Times New Roman" w:cs="Times New Roman"/>
          <w:sz w:val="24"/>
          <w:szCs w:val="24"/>
        </w:rPr>
        <w:fldChar w:fldCharType="end"/>
      </w:r>
      <w:r w:rsidR="0084099F">
        <w:rPr>
          <w:rFonts w:ascii="Times New Roman" w:hAnsi="Times New Roman" w:cs="Times New Roman"/>
          <w:sz w:val="24"/>
          <w:szCs w:val="24"/>
        </w:rPr>
        <w:t xml:space="preserve">. The varied </w:t>
      </w:r>
      <w:r w:rsidR="004A26B1">
        <w:rPr>
          <w:rFonts w:ascii="Times New Roman" w:hAnsi="Times New Roman" w:cs="Times New Roman"/>
          <w:sz w:val="24"/>
          <w:szCs w:val="24"/>
        </w:rPr>
        <w:t xml:space="preserve">assumptions and </w:t>
      </w:r>
      <w:r w:rsidR="00845777">
        <w:rPr>
          <w:rFonts w:ascii="Times New Roman" w:hAnsi="Times New Roman" w:cs="Times New Roman"/>
          <w:sz w:val="24"/>
          <w:szCs w:val="24"/>
        </w:rPr>
        <w:t>comprehension</w:t>
      </w:r>
      <w:r w:rsidR="004A26B1">
        <w:rPr>
          <w:rFonts w:ascii="Times New Roman" w:hAnsi="Times New Roman" w:cs="Times New Roman"/>
          <w:sz w:val="24"/>
          <w:szCs w:val="24"/>
        </w:rPr>
        <w:t xml:space="preserve"> of distinct readers make the story further interesting to read.</w:t>
      </w:r>
      <w:r w:rsidR="00845777">
        <w:rPr>
          <w:rFonts w:ascii="Times New Roman" w:hAnsi="Times New Roman" w:cs="Times New Roman"/>
          <w:sz w:val="24"/>
          <w:szCs w:val="24"/>
        </w:rPr>
        <w:t xml:space="preserve"> </w:t>
      </w:r>
      <w:r w:rsidR="00330490">
        <w:rPr>
          <w:rFonts w:ascii="Times New Roman" w:hAnsi="Times New Roman" w:cs="Times New Roman"/>
          <w:sz w:val="24"/>
          <w:szCs w:val="24"/>
        </w:rPr>
        <w:t xml:space="preserve">Personally, I believe she was possessed by a monster after the death of her husband. </w:t>
      </w:r>
      <w:r w:rsidR="007A2B84">
        <w:rPr>
          <w:rFonts w:ascii="Times New Roman" w:hAnsi="Times New Roman" w:cs="Times New Roman"/>
          <w:sz w:val="24"/>
          <w:szCs w:val="24"/>
        </w:rPr>
        <w:t xml:space="preserve">The monster was freedom and independence. </w:t>
      </w:r>
    </w:p>
    <w:p w:rsidR="00464E1F" w:rsidRDefault="00307FC2" w:rsidP="00F16DA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Furthermore, the monster of freedom introduces a complete shift in the </w:t>
      </w:r>
      <w:r w:rsidR="00057DCF">
        <w:rPr>
          <w:rFonts w:ascii="Times New Roman" w:hAnsi="Times New Roman" w:cs="Times New Roman"/>
          <w:sz w:val="24"/>
          <w:szCs w:val="24"/>
        </w:rPr>
        <w:t>nature of Mrs. Mall</w:t>
      </w:r>
      <w:r w:rsidR="007F6850">
        <w:rPr>
          <w:rFonts w:ascii="Times New Roman" w:hAnsi="Times New Roman" w:cs="Times New Roman"/>
          <w:sz w:val="24"/>
          <w:szCs w:val="24"/>
        </w:rPr>
        <w:t>ard</w:t>
      </w:r>
      <w:r w:rsidR="00C939AA">
        <w:rPr>
          <w:rFonts w:ascii="Times New Roman" w:hAnsi="Times New Roman" w:cs="Times New Roman"/>
          <w:sz w:val="24"/>
          <w:szCs w:val="24"/>
        </w:rPr>
        <w:fldChar w:fldCharType="begin"/>
      </w:r>
      <w:r w:rsidR="00C939A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gxQbFSB","properties":{"formattedCitation":"(\\uc0\\u8220{}The Story of an Hour, Kate Chopin, Characters, Setting\\uc0\\u8221{})","plainCitation":"(“The Story of an Hour, Kate Chopin, Characters, Setting”)","noteIndex":0},"citationItems":[{"id":1966,"uris":["http://zotero.org/users/local/H8YOvGFC/items/FGNPIZXB"],"uri":["http://zotero.org/users/local/H8YOvGFC/items/FGNPIZXB"],"itemData":{"id":1966,"type":"post-weblog","title":"The Story of an Hour, Kate Chopin, characters, setting","container-title":"KateChopin.org","abstract":"Detailed information on Kate Chopin's The Story of an Hour: characters, setting. For students, scholars, and readers.","URL":"https://www.katechopin.org/the-story-of-an-hour/","language":"en-US","accessed":{"date-parts":[["2019",2,2]]}}}],"schema":"https://github.com/citation-style-language/schema/raw/master/csl-citation.json"} </w:instrText>
      </w:r>
      <w:r w:rsidR="00C939AA">
        <w:rPr>
          <w:rFonts w:ascii="Times New Roman" w:hAnsi="Times New Roman" w:cs="Times New Roman"/>
          <w:sz w:val="24"/>
          <w:szCs w:val="24"/>
        </w:rPr>
        <w:fldChar w:fldCharType="separate"/>
      </w:r>
      <w:r w:rsidR="00C939AA" w:rsidRPr="00C939AA">
        <w:rPr>
          <w:rFonts w:ascii="Times New Roman" w:hAnsi="Times New Roman" w:cs="Times New Roman"/>
          <w:sz w:val="24"/>
          <w:szCs w:val="24"/>
        </w:rPr>
        <w:t>(“The Story of an Hour, Kate Chopin, Characters, Setting”)</w:t>
      </w:r>
      <w:r w:rsidR="00C939AA">
        <w:rPr>
          <w:rFonts w:ascii="Times New Roman" w:hAnsi="Times New Roman" w:cs="Times New Roman"/>
          <w:sz w:val="24"/>
          <w:szCs w:val="24"/>
        </w:rPr>
        <w:fldChar w:fldCharType="end"/>
      </w:r>
      <w:r w:rsidR="007F6850">
        <w:rPr>
          <w:rFonts w:ascii="Times New Roman" w:hAnsi="Times New Roman" w:cs="Times New Roman"/>
          <w:sz w:val="24"/>
          <w:szCs w:val="24"/>
        </w:rPr>
        <w:t xml:space="preserve">. </w:t>
      </w:r>
      <w:r w:rsidR="001E290E">
        <w:rPr>
          <w:rFonts w:ascii="Times New Roman" w:hAnsi="Times New Roman" w:cs="Times New Roman"/>
          <w:sz w:val="24"/>
          <w:szCs w:val="24"/>
        </w:rPr>
        <w:t xml:space="preserve">She shifts from </w:t>
      </w:r>
      <w:r w:rsidR="00417423">
        <w:rPr>
          <w:rFonts w:ascii="Times New Roman" w:hAnsi="Times New Roman" w:cs="Times New Roman"/>
          <w:sz w:val="24"/>
          <w:szCs w:val="24"/>
        </w:rPr>
        <w:t>being a</w:t>
      </w:r>
      <w:r w:rsidR="001E290E">
        <w:rPr>
          <w:rFonts w:ascii="Times New Roman" w:hAnsi="Times New Roman" w:cs="Times New Roman"/>
          <w:sz w:val="24"/>
          <w:szCs w:val="24"/>
        </w:rPr>
        <w:t xml:space="preserve"> submissive woman to a powerful woman in complete charge of her life. Again, several </w:t>
      </w:r>
      <w:r w:rsidR="00693551">
        <w:rPr>
          <w:rFonts w:ascii="Times New Roman" w:hAnsi="Times New Roman" w:cs="Times New Roman"/>
          <w:sz w:val="24"/>
          <w:szCs w:val="24"/>
        </w:rPr>
        <w:t>schools</w:t>
      </w:r>
      <w:r w:rsidR="001E290E">
        <w:rPr>
          <w:rFonts w:ascii="Times New Roman" w:hAnsi="Times New Roman" w:cs="Times New Roman"/>
          <w:sz w:val="24"/>
          <w:szCs w:val="24"/>
        </w:rPr>
        <w:t xml:space="preserve"> </w:t>
      </w:r>
      <w:r w:rsidR="00417423">
        <w:rPr>
          <w:rFonts w:ascii="Times New Roman" w:hAnsi="Times New Roman" w:cs="Times New Roman"/>
          <w:sz w:val="24"/>
          <w:szCs w:val="24"/>
        </w:rPr>
        <w:t>of thoughts</w:t>
      </w:r>
      <w:r w:rsidR="001E290E">
        <w:rPr>
          <w:rFonts w:ascii="Times New Roman" w:hAnsi="Times New Roman" w:cs="Times New Roman"/>
          <w:sz w:val="24"/>
          <w:szCs w:val="24"/>
        </w:rPr>
        <w:t xml:space="preserve"> may her state to be contrasting as per their views and </w:t>
      </w:r>
      <w:r w:rsidR="00417423">
        <w:rPr>
          <w:rFonts w:ascii="Times New Roman" w:hAnsi="Times New Roman" w:cs="Times New Roman"/>
          <w:sz w:val="24"/>
          <w:szCs w:val="24"/>
        </w:rPr>
        <w:t>comprehension</w:t>
      </w:r>
      <w:r w:rsidR="001E290E">
        <w:rPr>
          <w:rFonts w:ascii="Times New Roman" w:hAnsi="Times New Roman" w:cs="Times New Roman"/>
          <w:sz w:val="24"/>
          <w:szCs w:val="24"/>
        </w:rPr>
        <w:t xml:space="preserve"> of the story.</w:t>
      </w:r>
      <w:r w:rsidR="00417423">
        <w:rPr>
          <w:rFonts w:ascii="Times New Roman" w:hAnsi="Times New Roman" w:cs="Times New Roman"/>
          <w:sz w:val="24"/>
          <w:szCs w:val="24"/>
        </w:rPr>
        <w:t xml:space="preserve"> </w:t>
      </w:r>
      <w:r w:rsidR="00693551">
        <w:rPr>
          <w:rFonts w:ascii="Times New Roman" w:hAnsi="Times New Roman" w:cs="Times New Roman"/>
          <w:sz w:val="24"/>
          <w:szCs w:val="24"/>
        </w:rPr>
        <w:t>The author set an example that was rare in the late nineteenth century</w:t>
      </w:r>
      <w:r w:rsidR="00FA3CC0">
        <w:rPr>
          <w:rFonts w:ascii="Times New Roman" w:hAnsi="Times New Roman" w:cs="Times New Roman"/>
          <w:sz w:val="24"/>
          <w:szCs w:val="24"/>
        </w:rPr>
        <w:t xml:space="preserve">. It is one of the most noteworthy </w:t>
      </w:r>
      <w:r w:rsidR="007527A8">
        <w:rPr>
          <w:rFonts w:ascii="Times New Roman" w:hAnsi="Times New Roman" w:cs="Times New Roman"/>
          <w:sz w:val="24"/>
          <w:szCs w:val="24"/>
        </w:rPr>
        <w:t>aspects</w:t>
      </w:r>
      <w:r w:rsidR="00FA3CC0">
        <w:rPr>
          <w:rFonts w:ascii="Times New Roman" w:hAnsi="Times New Roman" w:cs="Times New Roman"/>
          <w:sz w:val="24"/>
          <w:szCs w:val="24"/>
        </w:rPr>
        <w:t xml:space="preserve"> of the story</w:t>
      </w:r>
      <w:r w:rsidR="008D1E65">
        <w:rPr>
          <w:rFonts w:ascii="Times New Roman" w:hAnsi="Times New Roman" w:cs="Times New Roman"/>
          <w:sz w:val="24"/>
          <w:szCs w:val="24"/>
        </w:rPr>
        <w:t xml:space="preserve"> regarding which most of the readers are uninformed. </w:t>
      </w:r>
      <w:r w:rsidR="007527A8">
        <w:rPr>
          <w:rFonts w:ascii="Times New Roman" w:hAnsi="Times New Roman" w:cs="Times New Roman"/>
          <w:sz w:val="24"/>
          <w:szCs w:val="24"/>
        </w:rPr>
        <w:t xml:space="preserve">The </w:t>
      </w:r>
      <w:r w:rsidR="00E17D40">
        <w:rPr>
          <w:rFonts w:ascii="Times New Roman" w:hAnsi="Times New Roman" w:cs="Times New Roman"/>
          <w:sz w:val="24"/>
          <w:szCs w:val="24"/>
        </w:rPr>
        <w:t>woman of that era was</w:t>
      </w:r>
      <w:r w:rsidR="007527A8">
        <w:rPr>
          <w:rFonts w:ascii="Times New Roman" w:hAnsi="Times New Roman" w:cs="Times New Roman"/>
          <w:sz w:val="24"/>
          <w:szCs w:val="24"/>
        </w:rPr>
        <w:t xml:space="preserve"> potentially </w:t>
      </w:r>
      <w:r w:rsidR="00AE48F0">
        <w:rPr>
          <w:rFonts w:ascii="Times New Roman" w:hAnsi="Times New Roman" w:cs="Times New Roman"/>
          <w:sz w:val="24"/>
          <w:szCs w:val="24"/>
        </w:rPr>
        <w:t xml:space="preserve">submissive to their </w:t>
      </w:r>
      <w:r w:rsidR="00E17D40">
        <w:rPr>
          <w:rFonts w:ascii="Times New Roman" w:hAnsi="Times New Roman" w:cs="Times New Roman"/>
          <w:sz w:val="24"/>
          <w:szCs w:val="24"/>
        </w:rPr>
        <w:t>husbands</w:t>
      </w:r>
      <w:r w:rsidR="00AE48F0">
        <w:rPr>
          <w:rFonts w:ascii="Times New Roman" w:hAnsi="Times New Roman" w:cs="Times New Roman"/>
          <w:sz w:val="24"/>
          <w:szCs w:val="24"/>
        </w:rPr>
        <w:t xml:space="preserve"> and mournful after their death</w:t>
      </w:r>
      <w:r w:rsidR="00CB15FE">
        <w:rPr>
          <w:rFonts w:ascii="Times New Roman" w:hAnsi="Times New Roman" w:cs="Times New Roman"/>
          <w:sz w:val="24"/>
          <w:szCs w:val="24"/>
        </w:rPr>
        <w:t>.</w:t>
      </w:r>
      <w:r w:rsidR="00E17D40">
        <w:rPr>
          <w:rFonts w:ascii="Times New Roman" w:hAnsi="Times New Roman" w:cs="Times New Roman"/>
          <w:sz w:val="24"/>
          <w:szCs w:val="24"/>
        </w:rPr>
        <w:t xml:space="preserve"> This aspect attracted me the most among other deliberated instances.</w:t>
      </w:r>
      <w:r w:rsidR="00D037B5">
        <w:rPr>
          <w:rFonts w:ascii="Times New Roman" w:hAnsi="Times New Roman" w:cs="Times New Roman"/>
          <w:sz w:val="24"/>
          <w:szCs w:val="24"/>
        </w:rPr>
        <w:t xml:space="preserve"> </w:t>
      </w:r>
      <w:r w:rsidR="00AE5924">
        <w:rPr>
          <w:rFonts w:ascii="Times New Roman" w:hAnsi="Times New Roman" w:cs="Times New Roman"/>
          <w:sz w:val="24"/>
          <w:szCs w:val="24"/>
        </w:rPr>
        <w:t xml:space="preserve">In the latter part of the story, Mrs. Mallard is </w:t>
      </w:r>
      <w:r w:rsidR="005203E1">
        <w:rPr>
          <w:rFonts w:ascii="Times New Roman" w:hAnsi="Times New Roman" w:cs="Times New Roman"/>
          <w:sz w:val="24"/>
          <w:szCs w:val="24"/>
        </w:rPr>
        <w:t xml:space="preserve">pictured as an unhappy woman trapped in a cage </w:t>
      </w:r>
      <w:r w:rsidR="005B1436">
        <w:rPr>
          <w:rFonts w:ascii="Times New Roman" w:hAnsi="Times New Roman" w:cs="Times New Roman"/>
          <w:sz w:val="24"/>
          <w:szCs w:val="24"/>
        </w:rPr>
        <w:t>that</w:t>
      </w:r>
      <w:r w:rsidR="005203E1">
        <w:rPr>
          <w:rFonts w:ascii="Times New Roman" w:hAnsi="Times New Roman" w:cs="Times New Roman"/>
          <w:sz w:val="24"/>
          <w:szCs w:val="24"/>
        </w:rPr>
        <w:t xml:space="preserve"> </w:t>
      </w:r>
      <w:r w:rsidR="00646B31">
        <w:rPr>
          <w:rFonts w:ascii="Times New Roman" w:hAnsi="Times New Roman" w:cs="Times New Roman"/>
          <w:sz w:val="24"/>
          <w:szCs w:val="24"/>
        </w:rPr>
        <w:t>gets</w:t>
      </w:r>
      <w:r w:rsidR="005203E1">
        <w:rPr>
          <w:rFonts w:ascii="Times New Roman" w:hAnsi="Times New Roman" w:cs="Times New Roman"/>
          <w:sz w:val="24"/>
          <w:szCs w:val="24"/>
        </w:rPr>
        <w:t xml:space="preserve"> free.</w:t>
      </w:r>
      <w:r w:rsidR="00C90CBD">
        <w:rPr>
          <w:rFonts w:ascii="Times New Roman" w:hAnsi="Times New Roman" w:cs="Times New Roman"/>
          <w:sz w:val="24"/>
          <w:szCs w:val="24"/>
        </w:rPr>
        <w:t xml:space="preserve"> For instance, </w:t>
      </w:r>
      <w:r w:rsidR="00541665">
        <w:rPr>
          <w:rFonts w:ascii="Times New Roman" w:hAnsi="Times New Roman" w:cs="Times New Roman"/>
          <w:sz w:val="24"/>
          <w:szCs w:val="24"/>
        </w:rPr>
        <w:t>a</w:t>
      </w:r>
      <w:r w:rsidR="00C90CBD">
        <w:rPr>
          <w:rFonts w:ascii="Times New Roman" w:hAnsi="Times New Roman" w:cs="Times New Roman"/>
          <w:sz w:val="24"/>
          <w:szCs w:val="24"/>
        </w:rPr>
        <w:t xml:space="preserve"> bird is portrayed sitting outside the window of the pr</w:t>
      </w:r>
      <w:r w:rsidR="00541665">
        <w:rPr>
          <w:rFonts w:ascii="Times New Roman" w:hAnsi="Times New Roman" w:cs="Times New Roman"/>
          <w:sz w:val="24"/>
          <w:szCs w:val="24"/>
        </w:rPr>
        <w:t xml:space="preserve">otagonist and she is associated with that bird. </w:t>
      </w:r>
    </w:p>
    <w:p w:rsidR="002816F7" w:rsidRDefault="00307FC2" w:rsidP="00F16DA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After reading the story, a critical </w:t>
      </w:r>
      <w:r w:rsidR="00766C0E">
        <w:rPr>
          <w:rFonts w:ascii="Times New Roman" w:hAnsi="Times New Roman" w:cs="Times New Roman"/>
          <w:sz w:val="24"/>
          <w:szCs w:val="24"/>
        </w:rPr>
        <w:t>appraisal of the theme reveals</w:t>
      </w:r>
      <w:r w:rsidR="00657F0B">
        <w:rPr>
          <w:rFonts w:ascii="Times New Roman" w:hAnsi="Times New Roman" w:cs="Times New Roman"/>
          <w:sz w:val="24"/>
          <w:szCs w:val="24"/>
        </w:rPr>
        <w:t xml:space="preserve"> </w:t>
      </w:r>
      <w:r w:rsidR="00627599">
        <w:rPr>
          <w:rFonts w:ascii="Times New Roman" w:hAnsi="Times New Roman" w:cs="Times New Roman"/>
          <w:sz w:val="24"/>
          <w:szCs w:val="24"/>
        </w:rPr>
        <w:t>that both women and men inflict their wills on others</w:t>
      </w:r>
      <w:r w:rsidR="00137717">
        <w:rPr>
          <w:rFonts w:ascii="Times New Roman" w:hAnsi="Times New Roman" w:cs="Times New Roman"/>
          <w:sz w:val="24"/>
          <w:szCs w:val="24"/>
        </w:rPr>
        <w:t xml:space="preserve">. </w:t>
      </w:r>
      <w:r w:rsidR="00BD7EE7">
        <w:rPr>
          <w:rFonts w:ascii="Times New Roman" w:hAnsi="Times New Roman" w:cs="Times New Roman"/>
          <w:sz w:val="24"/>
          <w:szCs w:val="24"/>
        </w:rPr>
        <w:t>The autho</w:t>
      </w:r>
      <w:r w:rsidR="00434259">
        <w:rPr>
          <w:rFonts w:ascii="Times New Roman" w:hAnsi="Times New Roman" w:cs="Times New Roman"/>
          <w:sz w:val="24"/>
          <w:szCs w:val="24"/>
        </w:rPr>
        <w:t>r desired to challenge the norms of the era. Marriage was the prominent subject throughout the events and instances of the st</w:t>
      </w:r>
      <w:r w:rsidR="00327EA0">
        <w:rPr>
          <w:rFonts w:ascii="Times New Roman" w:hAnsi="Times New Roman" w:cs="Times New Roman"/>
          <w:sz w:val="24"/>
          <w:szCs w:val="24"/>
        </w:rPr>
        <w:t>ory. Chopin, the author, suggest</w:t>
      </w:r>
      <w:r w:rsidR="004B2CAC">
        <w:rPr>
          <w:rFonts w:ascii="Times New Roman" w:hAnsi="Times New Roman" w:cs="Times New Roman"/>
          <w:sz w:val="24"/>
          <w:szCs w:val="24"/>
        </w:rPr>
        <w:t xml:space="preserve">s </w:t>
      </w:r>
      <w:r w:rsidR="00327EA0">
        <w:rPr>
          <w:rFonts w:ascii="Times New Roman" w:hAnsi="Times New Roman" w:cs="Times New Roman"/>
          <w:sz w:val="24"/>
          <w:szCs w:val="24"/>
        </w:rPr>
        <w:t>both men and women ought to understand one another instead of smashing and bashing marriage</w:t>
      </w:r>
      <w:r w:rsidR="00EA3AB5">
        <w:rPr>
          <w:rFonts w:ascii="Times New Roman" w:hAnsi="Times New Roman" w:cs="Times New Roman"/>
          <w:sz w:val="24"/>
          <w:szCs w:val="24"/>
        </w:rPr>
        <w:t>. The</w:t>
      </w:r>
      <w:r w:rsidR="00F16940">
        <w:rPr>
          <w:rFonts w:ascii="Times New Roman" w:hAnsi="Times New Roman" w:cs="Times New Roman"/>
          <w:sz w:val="24"/>
          <w:szCs w:val="24"/>
        </w:rPr>
        <w:t xml:space="preserve"> story raises </w:t>
      </w:r>
      <w:r w:rsidR="007C227E">
        <w:rPr>
          <w:rFonts w:ascii="Times New Roman" w:hAnsi="Times New Roman" w:cs="Times New Roman"/>
          <w:sz w:val="24"/>
          <w:szCs w:val="24"/>
        </w:rPr>
        <w:t xml:space="preserve">unaddressed questions after critical pondering. For instance, </w:t>
      </w:r>
      <w:r w:rsidR="0066069E">
        <w:rPr>
          <w:rFonts w:ascii="Times New Roman" w:hAnsi="Times New Roman" w:cs="Times New Roman"/>
          <w:sz w:val="24"/>
          <w:szCs w:val="24"/>
        </w:rPr>
        <w:t>has she traversed to the point of no return</w:t>
      </w:r>
      <w:r w:rsidR="001A3C08">
        <w:rPr>
          <w:rFonts w:ascii="Times New Roman" w:hAnsi="Times New Roman" w:cs="Times New Roman"/>
          <w:sz w:val="24"/>
          <w:szCs w:val="24"/>
        </w:rPr>
        <w:t xml:space="preserve"> in </w:t>
      </w:r>
      <w:r w:rsidR="007221AC">
        <w:rPr>
          <w:rFonts w:ascii="Times New Roman" w:hAnsi="Times New Roman" w:cs="Times New Roman"/>
          <w:sz w:val="24"/>
          <w:szCs w:val="24"/>
        </w:rPr>
        <w:t>th</w:t>
      </w:r>
      <w:r w:rsidR="001A3C08">
        <w:rPr>
          <w:rFonts w:ascii="Times New Roman" w:hAnsi="Times New Roman" w:cs="Times New Roman"/>
          <w:sz w:val="24"/>
          <w:szCs w:val="24"/>
        </w:rPr>
        <w:t>e glorification</w:t>
      </w:r>
      <w:r w:rsidR="00BC6B1B">
        <w:rPr>
          <w:rFonts w:ascii="Times New Roman" w:hAnsi="Times New Roman" w:cs="Times New Roman"/>
          <w:sz w:val="24"/>
          <w:szCs w:val="24"/>
        </w:rPr>
        <w:t xml:space="preserve"> </w:t>
      </w:r>
      <w:r w:rsidR="007221AC">
        <w:rPr>
          <w:rFonts w:ascii="Times New Roman" w:hAnsi="Times New Roman" w:cs="Times New Roman"/>
          <w:sz w:val="24"/>
          <w:szCs w:val="24"/>
        </w:rPr>
        <w:t>of her freedom</w:t>
      </w:r>
      <w:r w:rsidR="00125107">
        <w:rPr>
          <w:rFonts w:ascii="Times New Roman" w:hAnsi="Times New Roman" w:cs="Times New Roman"/>
          <w:sz w:val="24"/>
          <w:szCs w:val="24"/>
        </w:rPr>
        <w:t xml:space="preserve">? </w:t>
      </w:r>
      <w:r w:rsidR="00204FDB">
        <w:rPr>
          <w:rFonts w:ascii="Times New Roman" w:hAnsi="Times New Roman" w:cs="Times New Roman"/>
          <w:sz w:val="24"/>
          <w:szCs w:val="24"/>
        </w:rPr>
        <w:t xml:space="preserve">She bears no regret after losing her care and husband. The criticism can be made that </w:t>
      </w:r>
      <w:r w:rsidR="00230A1B">
        <w:rPr>
          <w:rFonts w:ascii="Times New Roman" w:hAnsi="Times New Roman" w:cs="Times New Roman"/>
          <w:sz w:val="24"/>
          <w:szCs w:val="24"/>
        </w:rPr>
        <w:t xml:space="preserve">the author went way too far to strengthen the feminist view and </w:t>
      </w:r>
      <w:r w:rsidR="004807C2">
        <w:rPr>
          <w:rFonts w:ascii="Times New Roman" w:hAnsi="Times New Roman" w:cs="Times New Roman"/>
          <w:sz w:val="24"/>
          <w:szCs w:val="24"/>
        </w:rPr>
        <w:t>completely</w:t>
      </w:r>
      <w:r w:rsidR="009D2C0C">
        <w:rPr>
          <w:rFonts w:ascii="Times New Roman" w:hAnsi="Times New Roman" w:cs="Times New Roman"/>
          <w:sz w:val="24"/>
          <w:szCs w:val="24"/>
        </w:rPr>
        <w:t xml:space="preserve"> </w:t>
      </w:r>
      <w:r w:rsidR="00230A1B">
        <w:rPr>
          <w:rFonts w:ascii="Times New Roman" w:hAnsi="Times New Roman" w:cs="Times New Roman"/>
          <w:sz w:val="24"/>
          <w:szCs w:val="24"/>
        </w:rPr>
        <w:t>neglected the other side of the story.</w:t>
      </w:r>
      <w:r w:rsidR="00163858">
        <w:rPr>
          <w:rFonts w:ascii="Times New Roman" w:hAnsi="Times New Roman" w:cs="Times New Roman"/>
          <w:sz w:val="24"/>
          <w:szCs w:val="24"/>
        </w:rPr>
        <w:t xml:space="preserve"> </w:t>
      </w:r>
      <w:r w:rsidR="00893107">
        <w:rPr>
          <w:rFonts w:ascii="Times New Roman" w:hAnsi="Times New Roman" w:cs="Times New Roman"/>
          <w:sz w:val="24"/>
          <w:szCs w:val="24"/>
        </w:rPr>
        <w:t xml:space="preserve">However, it may have been the primary intention of the author and thus such criticism may hold no water. </w:t>
      </w:r>
    </w:p>
    <w:p w:rsidR="00925EC9" w:rsidRDefault="00307FC2" w:rsidP="00F16DA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o conclude, the author challenges and questions the lack of freedom of women in the framework of marriage. </w:t>
      </w:r>
      <w:r w:rsidR="003B6E7C">
        <w:rPr>
          <w:rFonts w:ascii="Times New Roman" w:hAnsi="Times New Roman" w:cs="Times New Roman"/>
          <w:sz w:val="24"/>
          <w:szCs w:val="24"/>
        </w:rPr>
        <w:t>The story was published in the late nineteenth century</w:t>
      </w:r>
      <w:r w:rsidR="003B7424">
        <w:rPr>
          <w:rFonts w:ascii="Times New Roman" w:hAnsi="Times New Roman" w:cs="Times New Roman"/>
          <w:sz w:val="24"/>
          <w:szCs w:val="24"/>
        </w:rPr>
        <w:t xml:space="preserve"> </w:t>
      </w:r>
      <w:r w:rsidR="00767125">
        <w:rPr>
          <w:rFonts w:ascii="Times New Roman" w:hAnsi="Times New Roman" w:cs="Times New Roman"/>
          <w:sz w:val="24"/>
          <w:szCs w:val="24"/>
        </w:rPr>
        <w:t>and</w:t>
      </w:r>
      <w:r w:rsidR="00EB1272">
        <w:rPr>
          <w:rFonts w:ascii="Times New Roman" w:hAnsi="Times New Roman" w:cs="Times New Roman"/>
          <w:sz w:val="24"/>
          <w:szCs w:val="24"/>
        </w:rPr>
        <w:t xml:space="preserve"> is an explicit illustration of the </w:t>
      </w:r>
      <w:r w:rsidR="00316873">
        <w:rPr>
          <w:rFonts w:ascii="Times New Roman" w:hAnsi="Times New Roman" w:cs="Times New Roman"/>
          <w:sz w:val="24"/>
          <w:szCs w:val="24"/>
        </w:rPr>
        <w:t>unheard</w:t>
      </w:r>
      <w:r w:rsidR="009C55B6">
        <w:rPr>
          <w:rFonts w:ascii="Times New Roman" w:hAnsi="Times New Roman" w:cs="Times New Roman"/>
          <w:sz w:val="24"/>
          <w:szCs w:val="24"/>
        </w:rPr>
        <w:t xml:space="preserve"> desires and aspirations of the women. </w:t>
      </w:r>
      <w:r w:rsidR="00F36BAB">
        <w:rPr>
          <w:rFonts w:ascii="Times New Roman" w:hAnsi="Times New Roman" w:cs="Times New Roman"/>
          <w:sz w:val="24"/>
          <w:szCs w:val="24"/>
        </w:rPr>
        <w:t>It further</w:t>
      </w:r>
      <w:r w:rsidR="00237482">
        <w:rPr>
          <w:rFonts w:ascii="Times New Roman" w:hAnsi="Times New Roman" w:cs="Times New Roman"/>
          <w:sz w:val="24"/>
          <w:szCs w:val="24"/>
        </w:rPr>
        <w:t xml:space="preserve"> reflects</w:t>
      </w:r>
      <w:r w:rsidR="00DA7DA8">
        <w:rPr>
          <w:rFonts w:ascii="Times New Roman" w:hAnsi="Times New Roman" w:cs="Times New Roman"/>
          <w:sz w:val="24"/>
          <w:szCs w:val="24"/>
        </w:rPr>
        <w:t xml:space="preserve"> her to be </w:t>
      </w:r>
      <w:r w:rsidR="00487529">
        <w:rPr>
          <w:rFonts w:ascii="Times New Roman" w:hAnsi="Times New Roman" w:cs="Times New Roman"/>
          <w:sz w:val="24"/>
          <w:szCs w:val="24"/>
        </w:rPr>
        <w:t>selfish women</w:t>
      </w:r>
      <w:r w:rsidR="002D51CE">
        <w:rPr>
          <w:rFonts w:ascii="Times New Roman" w:hAnsi="Times New Roman" w:cs="Times New Roman"/>
          <w:sz w:val="24"/>
          <w:szCs w:val="24"/>
        </w:rPr>
        <w:t xml:space="preserve"> keeping in view the aspirations of ignoring the death of her husband. </w:t>
      </w:r>
      <w:r w:rsidR="00487529">
        <w:rPr>
          <w:rFonts w:ascii="Times New Roman" w:hAnsi="Times New Roman" w:cs="Times New Roman"/>
          <w:sz w:val="24"/>
          <w:szCs w:val="24"/>
        </w:rPr>
        <w:t xml:space="preserve">Besides, </w:t>
      </w:r>
      <w:r w:rsidR="0091511C">
        <w:rPr>
          <w:rFonts w:ascii="Times New Roman" w:hAnsi="Times New Roman" w:cs="Times New Roman"/>
          <w:sz w:val="24"/>
          <w:szCs w:val="24"/>
        </w:rPr>
        <w:t xml:space="preserve">the </w:t>
      </w:r>
      <w:r w:rsidR="007B4A09">
        <w:rPr>
          <w:rFonts w:ascii="Times New Roman" w:hAnsi="Times New Roman" w:cs="Times New Roman"/>
          <w:sz w:val="24"/>
          <w:szCs w:val="24"/>
        </w:rPr>
        <w:t xml:space="preserve">most striking element of the story is the </w:t>
      </w:r>
      <w:r w:rsidR="00186F05">
        <w:rPr>
          <w:rFonts w:ascii="Times New Roman" w:hAnsi="Times New Roman" w:cs="Times New Roman"/>
          <w:sz w:val="24"/>
          <w:szCs w:val="24"/>
        </w:rPr>
        <w:t>struggle of readers to comprehend the next plot and event of the story.</w:t>
      </w:r>
      <w:r w:rsidR="00834CD9">
        <w:rPr>
          <w:rFonts w:ascii="Times New Roman" w:hAnsi="Times New Roman" w:cs="Times New Roman"/>
          <w:sz w:val="24"/>
          <w:szCs w:val="24"/>
        </w:rPr>
        <w:t xml:space="preserve"> The other engaging aspect is the </w:t>
      </w:r>
      <w:r w:rsidR="008D5E11">
        <w:rPr>
          <w:rFonts w:ascii="Times New Roman" w:hAnsi="Times New Roman" w:cs="Times New Roman"/>
          <w:sz w:val="24"/>
          <w:szCs w:val="24"/>
        </w:rPr>
        <w:t>value</w:t>
      </w:r>
      <w:r w:rsidR="00834CD9">
        <w:rPr>
          <w:rFonts w:ascii="Times New Roman" w:hAnsi="Times New Roman" w:cs="Times New Roman"/>
          <w:sz w:val="24"/>
          <w:szCs w:val="24"/>
        </w:rPr>
        <w:t xml:space="preserve"> of the freedom and independence, especially destined for the women.</w:t>
      </w:r>
      <w:r w:rsidR="001D32F8">
        <w:rPr>
          <w:rFonts w:ascii="Times New Roman" w:hAnsi="Times New Roman" w:cs="Times New Roman"/>
          <w:sz w:val="24"/>
          <w:szCs w:val="24"/>
        </w:rPr>
        <w:t xml:space="preserve"> </w:t>
      </w:r>
      <w:r w:rsidR="00413214">
        <w:rPr>
          <w:rFonts w:ascii="Times New Roman" w:hAnsi="Times New Roman" w:cs="Times New Roman"/>
          <w:sz w:val="24"/>
          <w:szCs w:val="24"/>
        </w:rPr>
        <w:t xml:space="preserve">Chopin critically emphasizes the radical and submissive norms of the nineteenth century that undermined the freedom and the voice of the women in </w:t>
      </w:r>
      <w:r w:rsidR="00413214" w:rsidRPr="00C939AA">
        <w:rPr>
          <w:rFonts w:ascii="Times New Roman" w:hAnsi="Times New Roman" w:cs="Times New Roman"/>
          <w:sz w:val="24"/>
          <w:szCs w:val="24"/>
        </w:rPr>
        <w:t xml:space="preserve">marriage. The bottom line is that </w:t>
      </w:r>
      <w:r w:rsidR="00BF6155" w:rsidRPr="00C939AA">
        <w:rPr>
          <w:rFonts w:ascii="Times New Roman" w:hAnsi="Times New Roman" w:cs="Times New Roman"/>
          <w:sz w:val="24"/>
          <w:szCs w:val="24"/>
        </w:rPr>
        <w:t>the ironic</w:t>
      </w:r>
      <w:r w:rsidR="00F3482E" w:rsidRPr="00C939AA">
        <w:rPr>
          <w:rFonts w:ascii="Times New Roman" w:hAnsi="Times New Roman" w:cs="Times New Roman"/>
          <w:sz w:val="24"/>
          <w:szCs w:val="24"/>
        </w:rPr>
        <w:t xml:space="preserve"> death of the protagonist’s husband </w:t>
      </w:r>
      <w:r w:rsidR="001A584D" w:rsidRPr="00C939AA">
        <w:rPr>
          <w:rFonts w:ascii="Times New Roman" w:hAnsi="Times New Roman" w:cs="Times New Roman"/>
          <w:sz w:val="24"/>
          <w:szCs w:val="24"/>
        </w:rPr>
        <w:t>shifts the story</w:t>
      </w:r>
      <w:r w:rsidR="00675DC2" w:rsidRPr="00C939AA">
        <w:rPr>
          <w:rFonts w:ascii="Times New Roman" w:hAnsi="Times New Roman" w:cs="Times New Roman"/>
          <w:sz w:val="24"/>
          <w:szCs w:val="24"/>
        </w:rPr>
        <w:t xml:space="preserve"> and creates a scintillating twist to keep the reader interested.</w:t>
      </w:r>
      <w:r w:rsidR="00675DC2">
        <w:t xml:space="preserve"> </w:t>
      </w:r>
      <w:r w:rsidR="00834CD9">
        <w:rPr>
          <w:rFonts w:ascii="Times New Roman" w:hAnsi="Times New Roman" w:cs="Times New Roman"/>
          <w:sz w:val="24"/>
          <w:szCs w:val="24"/>
        </w:rPr>
        <w:t xml:space="preserve"> </w:t>
      </w:r>
      <w:r w:rsidR="00487529">
        <w:rPr>
          <w:rFonts w:ascii="Times New Roman" w:hAnsi="Times New Roman" w:cs="Times New Roman"/>
          <w:sz w:val="24"/>
          <w:szCs w:val="24"/>
        </w:rPr>
        <w:t xml:space="preserve"> </w:t>
      </w:r>
      <w:r w:rsidR="00230A1B">
        <w:rPr>
          <w:rFonts w:ascii="Times New Roman" w:hAnsi="Times New Roman" w:cs="Times New Roman"/>
          <w:sz w:val="24"/>
          <w:szCs w:val="24"/>
        </w:rPr>
        <w:t xml:space="preserve"> </w:t>
      </w:r>
      <w:r w:rsidR="00BC6B1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59D5" w:rsidRDefault="00307FC2" w:rsidP="003471E5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C939AA" w:rsidRPr="00C939AA" w:rsidRDefault="00307FC2" w:rsidP="00C939A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939AA">
        <w:rPr>
          <w:rFonts w:ascii="Times New Roman" w:hAnsi="Times New Roman" w:cs="Times New Roman"/>
          <w:i/>
          <w:iCs/>
          <w:sz w:val="24"/>
        </w:rPr>
        <w:t>Host_text_219.Pdf</w:t>
      </w:r>
      <w:r w:rsidRPr="00C939AA">
        <w:rPr>
          <w:rFonts w:ascii="Times New Roman" w:hAnsi="Times New Roman" w:cs="Times New Roman"/>
          <w:sz w:val="24"/>
        </w:rPr>
        <w:t>. https://my.hrw.com/support/hos/hostpdf/host_text_219.pdf. Accessed 2 Feb. 2019.</w:t>
      </w:r>
    </w:p>
    <w:p w:rsidR="00C939AA" w:rsidRPr="00C939AA" w:rsidRDefault="00307FC2" w:rsidP="00C939AA">
      <w:pPr>
        <w:pStyle w:val="Bibliography"/>
        <w:rPr>
          <w:rFonts w:ascii="Times New Roman" w:hAnsi="Times New Roman" w:cs="Times New Roman"/>
          <w:sz w:val="24"/>
        </w:rPr>
      </w:pPr>
      <w:r w:rsidRPr="00C939AA">
        <w:rPr>
          <w:rFonts w:ascii="Times New Roman" w:hAnsi="Times New Roman" w:cs="Times New Roman"/>
          <w:i/>
          <w:iCs/>
          <w:sz w:val="24"/>
        </w:rPr>
        <w:t>The Story of an Hour</w:t>
      </w:r>
      <w:r w:rsidRPr="00C939AA">
        <w:rPr>
          <w:rFonts w:ascii="Times New Roman" w:hAnsi="Times New Roman" w:cs="Times New Roman"/>
          <w:sz w:val="24"/>
        </w:rPr>
        <w:t>. https://archive.vcu.edu/english/engweb/webtexts/hour/. Acce</w:t>
      </w:r>
      <w:r w:rsidRPr="00C939AA">
        <w:rPr>
          <w:rFonts w:ascii="Times New Roman" w:hAnsi="Times New Roman" w:cs="Times New Roman"/>
          <w:sz w:val="24"/>
        </w:rPr>
        <w:t>ssed 2 Feb. 2019.</w:t>
      </w:r>
    </w:p>
    <w:p w:rsidR="00C939AA" w:rsidRPr="00C939AA" w:rsidRDefault="00307FC2" w:rsidP="00C939AA">
      <w:pPr>
        <w:pStyle w:val="Bibliography"/>
        <w:rPr>
          <w:rFonts w:ascii="Times New Roman" w:hAnsi="Times New Roman" w:cs="Times New Roman"/>
          <w:sz w:val="24"/>
        </w:rPr>
      </w:pPr>
      <w:r w:rsidRPr="00C939AA">
        <w:rPr>
          <w:rFonts w:ascii="Times New Roman" w:hAnsi="Times New Roman" w:cs="Times New Roman"/>
          <w:sz w:val="24"/>
        </w:rPr>
        <w:t xml:space="preserve">“The Story of an Hour, Kate Chopin, Characters, Setting.” </w:t>
      </w:r>
      <w:r w:rsidRPr="00C939AA">
        <w:rPr>
          <w:rFonts w:ascii="Times New Roman" w:hAnsi="Times New Roman" w:cs="Times New Roman"/>
          <w:i/>
          <w:iCs/>
          <w:sz w:val="24"/>
        </w:rPr>
        <w:t>KateChopin.Org</w:t>
      </w:r>
      <w:r w:rsidRPr="00C939AA">
        <w:rPr>
          <w:rFonts w:ascii="Times New Roman" w:hAnsi="Times New Roman" w:cs="Times New Roman"/>
          <w:sz w:val="24"/>
        </w:rPr>
        <w:t>, https://www.katechopin.org/the-story-of-an-hour/. Accessed 2 Feb. 2019.</w:t>
      </w:r>
    </w:p>
    <w:p w:rsidR="004B59D5" w:rsidRPr="00A8393A" w:rsidRDefault="00307FC2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07FC2" w:rsidRDefault="00307FC2">
      <w:pPr>
        <w:spacing w:after="0" w:line="240" w:lineRule="auto"/>
      </w:pPr>
      <w:r>
        <w:separator/>
      </w:r>
    </w:p>
  </w:endnote>
  <w:endnote w:type="continuationSeparator" w:id="0">
    <w:p w:rsidR="00307FC2" w:rsidRDefault="00307F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07FC2" w:rsidRDefault="00307FC2">
      <w:pPr>
        <w:spacing w:after="0" w:line="240" w:lineRule="auto"/>
      </w:pPr>
      <w:r>
        <w:separator/>
      </w:r>
    </w:p>
  </w:footnote>
  <w:footnote w:type="continuationSeparator" w:id="0">
    <w:p w:rsidR="00307FC2" w:rsidRDefault="00307F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307FC2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</w:instrText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471E5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393A"/>
    <w:rsid w:val="00000A7E"/>
    <w:rsid w:val="00004668"/>
    <w:rsid w:val="0000546C"/>
    <w:rsid w:val="0002749C"/>
    <w:rsid w:val="00040E99"/>
    <w:rsid w:val="0005272C"/>
    <w:rsid w:val="000540F7"/>
    <w:rsid w:val="00057DCF"/>
    <w:rsid w:val="0006067B"/>
    <w:rsid w:val="00073ED5"/>
    <w:rsid w:val="00080A4C"/>
    <w:rsid w:val="00086003"/>
    <w:rsid w:val="00090848"/>
    <w:rsid w:val="00097180"/>
    <w:rsid w:val="000A2BE5"/>
    <w:rsid w:val="000B7FB2"/>
    <w:rsid w:val="000C7909"/>
    <w:rsid w:val="000E132D"/>
    <w:rsid w:val="000F7DF8"/>
    <w:rsid w:val="0011411F"/>
    <w:rsid w:val="00125107"/>
    <w:rsid w:val="00137717"/>
    <w:rsid w:val="00143AEF"/>
    <w:rsid w:val="001633A1"/>
    <w:rsid w:val="00163858"/>
    <w:rsid w:val="001655D2"/>
    <w:rsid w:val="001803B7"/>
    <w:rsid w:val="00186F05"/>
    <w:rsid w:val="001A3700"/>
    <w:rsid w:val="001A3C08"/>
    <w:rsid w:val="001A584D"/>
    <w:rsid w:val="001B1B9A"/>
    <w:rsid w:val="001B7BA0"/>
    <w:rsid w:val="001D32F8"/>
    <w:rsid w:val="001D4A32"/>
    <w:rsid w:val="001D75DC"/>
    <w:rsid w:val="001E290E"/>
    <w:rsid w:val="00202CDD"/>
    <w:rsid w:val="00204FDB"/>
    <w:rsid w:val="002128DC"/>
    <w:rsid w:val="00225C43"/>
    <w:rsid w:val="00230A1B"/>
    <w:rsid w:val="002324B1"/>
    <w:rsid w:val="0023333D"/>
    <w:rsid w:val="00237482"/>
    <w:rsid w:val="00252D6C"/>
    <w:rsid w:val="0027162B"/>
    <w:rsid w:val="002740FD"/>
    <w:rsid w:val="002816F7"/>
    <w:rsid w:val="00287C80"/>
    <w:rsid w:val="00292521"/>
    <w:rsid w:val="002A6446"/>
    <w:rsid w:val="002B36E5"/>
    <w:rsid w:val="002B5EA9"/>
    <w:rsid w:val="002C16E2"/>
    <w:rsid w:val="002C57D6"/>
    <w:rsid w:val="002C7598"/>
    <w:rsid w:val="002D192C"/>
    <w:rsid w:val="002D4630"/>
    <w:rsid w:val="002D51CE"/>
    <w:rsid w:val="002D65CE"/>
    <w:rsid w:val="002F1286"/>
    <w:rsid w:val="002F3648"/>
    <w:rsid w:val="002F41E4"/>
    <w:rsid w:val="003048B6"/>
    <w:rsid w:val="00307FC2"/>
    <w:rsid w:val="00316873"/>
    <w:rsid w:val="00327EA0"/>
    <w:rsid w:val="00330490"/>
    <w:rsid w:val="003471E5"/>
    <w:rsid w:val="00386DFC"/>
    <w:rsid w:val="003A0125"/>
    <w:rsid w:val="003A254E"/>
    <w:rsid w:val="003A32AF"/>
    <w:rsid w:val="003B6E7C"/>
    <w:rsid w:val="003B7424"/>
    <w:rsid w:val="003C0578"/>
    <w:rsid w:val="003D2B4C"/>
    <w:rsid w:val="003D406F"/>
    <w:rsid w:val="003D5587"/>
    <w:rsid w:val="003E56FE"/>
    <w:rsid w:val="003F1E3E"/>
    <w:rsid w:val="003F43F5"/>
    <w:rsid w:val="00406C2D"/>
    <w:rsid w:val="00413214"/>
    <w:rsid w:val="00417423"/>
    <w:rsid w:val="004244F0"/>
    <w:rsid w:val="00434259"/>
    <w:rsid w:val="00441F7A"/>
    <w:rsid w:val="00464E1F"/>
    <w:rsid w:val="0046503E"/>
    <w:rsid w:val="004807C2"/>
    <w:rsid w:val="00487529"/>
    <w:rsid w:val="00491A0E"/>
    <w:rsid w:val="004954A9"/>
    <w:rsid w:val="004A26B1"/>
    <w:rsid w:val="004B2CAC"/>
    <w:rsid w:val="004B59D5"/>
    <w:rsid w:val="004B5D6B"/>
    <w:rsid w:val="004C0D3F"/>
    <w:rsid w:val="004C6EDA"/>
    <w:rsid w:val="004D2F1D"/>
    <w:rsid w:val="004D4589"/>
    <w:rsid w:val="004E189E"/>
    <w:rsid w:val="004F5BC4"/>
    <w:rsid w:val="00504761"/>
    <w:rsid w:val="005153D3"/>
    <w:rsid w:val="005203E1"/>
    <w:rsid w:val="00537059"/>
    <w:rsid w:val="00541665"/>
    <w:rsid w:val="0058390E"/>
    <w:rsid w:val="00592653"/>
    <w:rsid w:val="005941A5"/>
    <w:rsid w:val="005B1436"/>
    <w:rsid w:val="005B53BF"/>
    <w:rsid w:val="005B666E"/>
    <w:rsid w:val="005D087D"/>
    <w:rsid w:val="005D0DE7"/>
    <w:rsid w:val="005D3DDC"/>
    <w:rsid w:val="005D46AD"/>
    <w:rsid w:val="005F77CA"/>
    <w:rsid w:val="00603858"/>
    <w:rsid w:val="0060512F"/>
    <w:rsid w:val="00617184"/>
    <w:rsid w:val="00624516"/>
    <w:rsid w:val="00627599"/>
    <w:rsid w:val="00630E53"/>
    <w:rsid w:val="00632A03"/>
    <w:rsid w:val="00641E91"/>
    <w:rsid w:val="00646B31"/>
    <w:rsid w:val="00653B96"/>
    <w:rsid w:val="00656A28"/>
    <w:rsid w:val="00657F0B"/>
    <w:rsid w:val="0066069E"/>
    <w:rsid w:val="006744F6"/>
    <w:rsid w:val="00675DC2"/>
    <w:rsid w:val="0068059D"/>
    <w:rsid w:val="00693551"/>
    <w:rsid w:val="006A10BF"/>
    <w:rsid w:val="006A5040"/>
    <w:rsid w:val="006A6DC5"/>
    <w:rsid w:val="006B2170"/>
    <w:rsid w:val="006B299E"/>
    <w:rsid w:val="006C0157"/>
    <w:rsid w:val="006C1D14"/>
    <w:rsid w:val="006D3DF5"/>
    <w:rsid w:val="006D5466"/>
    <w:rsid w:val="006D6792"/>
    <w:rsid w:val="006D6F8F"/>
    <w:rsid w:val="006E1091"/>
    <w:rsid w:val="006E355F"/>
    <w:rsid w:val="006E393F"/>
    <w:rsid w:val="006F37C1"/>
    <w:rsid w:val="0070621F"/>
    <w:rsid w:val="007165CC"/>
    <w:rsid w:val="007221AC"/>
    <w:rsid w:val="00736F1A"/>
    <w:rsid w:val="007527A8"/>
    <w:rsid w:val="00756528"/>
    <w:rsid w:val="007605F0"/>
    <w:rsid w:val="00766C0E"/>
    <w:rsid w:val="00767125"/>
    <w:rsid w:val="007712E7"/>
    <w:rsid w:val="00775832"/>
    <w:rsid w:val="00775F12"/>
    <w:rsid w:val="007A1233"/>
    <w:rsid w:val="007A2B84"/>
    <w:rsid w:val="007B103F"/>
    <w:rsid w:val="007B2986"/>
    <w:rsid w:val="007B4A09"/>
    <w:rsid w:val="007C227E"/>
    <w:rsid w:val="007F6850"/>
    <w:rsid w:val="00805F7D"/>
    <w:rsid w:val="00810272"/>
    <w:rsid w:val="008173EA"/>
    <w:rsid w:val="0081777E"/>
    <w:rsid w:val="0082343A"/>
    <w:rsid w:val="00834CD9"/>
    <w:rsid w:val="0084099F"/>
    <w:rsid w:val="00845777"/>
    <w:rsid w:val="00862180"/>
    <w:rsid w:val="00874EF1"/>
    <w:rsid w:val="008808D8"/>
    <w:rsid w:val="00893107"/>
    <w:rsid w:val="008A521A"/>
    <w:rsid w:val="008A727B"/>
    <w:rsid w:val="008B4319"/>
    <w:rsid w:val="008B4457"/>
    <w:rsid w:val="008B4F2C"/>
    <w:rsid w:val="008D1E65"/>
    <w:rsid w:val="008D57EA"/>
    <w:rsid w:val="008D5E11"/>
    <w:rsid w:val="008D5F1E"/>
    <w:rsid w:val="008E152F"/>
    <w:rsid w:val="008F43DB"/>
    <w:rsid w:val="0090020C"/>
    <w:rsid w:val="00904A22"/>
    <w:rsid w:val="00904C1B"/>
    <w:rsid w:val="0091511C"/>
    <w:rsid w:val="00921B1F"/>
    <w:rsid w:val="00925EC9"/>
    <w:rsid w:val="0093680D"/>
    <w:rsid w:val="009621C9"/>
    <w:rsid w:val="009745E4"/>
    <w:rsid w:val="009A1AE9"/>
    <w:rsid w:val="009A48A2"/>
    <w:rsid w:val="009B0D54"/>
    <w:rsid w:val="009B3F91"/>
    <w:rsid w:val="009C55B6"/>
    <w:rsid w:val="009C5B31"/>
    <w:rsid w:val="009C5C28"/>
    <w:rsid w:val="009D2C0C"/>
    <w:rsid w:val="009D7DEF"/>
    <w:rsid w:val="00A0060E"/>
    <w:rsid w:val="00A03E4C"/>
    <w:rsid w:val="00A16F87"/>
    <w:rsid w:val="00A242E5"/>
    <w:rsid w:val="00A31342"/>
    <w:rsid w:val="00A50A9F"/>
    <w:rsid w:val="00A5191D"/>
    <w:rsid w:val="00A736A1"/>
    <w:rsid w:val="00A81BDD"/>
    <w:rsid w:val="00A8393A"/>
    <w:rsid w:val="00A86C95"/>
    <w:rsid w:val="00AA6037"/>
    <w:rsid w:val="00AB69D8"/>
    <w:rsid w:val="00AC23E1"/>
    <w:rsid w:val="00AC30C1"/>
    <w:rsid w:val="00AC6FF0"/>
    <w:rsid w:val="00AD386A"/>
    <w:rsid w:val="00AE48F0"/>
    <w:rsid w:val="00AE5924"/>
    <w:rsid w:val="00AF568E"/>
    <w:rsid w:val="00B03E75"/>
    <w:rsid w:val="00B049F5"/>
    <w:rsid w:val="00B15DAA"/>
    <w:rsid w:val="00B37643"/>
    <w:rsid w:val="00B40FBC"/>
    <w:rsid w:val="00B54C32"/>
    <w:rsid w:val="00B62B62"/>
    <w:rsid w:val="00B63E12"/>
    <w:rsid w:val="00B66FDB"/>
    <w:rsid w:val="00BC5B23"/>
    <w:rsid w:val="00BC6B1B"/>
    <w:rsid w:val="00BD2C2D"/>
    <w:rsid w:val="00BD7EE7"/>
    <w:rsid w:val="00BE5824"/>
    <w:rsid w:val="00BF0583"/>
    <w:rsid w:val="00BF6155"/>
    <w:rsid w:val="00C074D3"/>
    <w:rsid w:val="00C33769"/>
    <w:rsid w:val="00C4669A"/>
    <w:rsid w:val="00C54531"/>
    <w:rsid w:val="00C6033E"/>
    <w:rsid w:val="00C71C79"/>
    <w:rsid w:val="00C90CBD"/>
    <w:rsid w:val="00C90FB9"/>
    <w:rsid w:val="00C939AA"/>
    <w:rsid w:val="00CB15FE"/>
    <w:rsid w:val="00CB2F72"/>
    <w:rsid w:val="00CC1C6A"/>
    <w:rsid w:val="00CC394A"/>
    <w:rsid w:val="00CC6445"/>
    <w:rsid w:val="00CD3262"/>
    <w:rsid w:val="00CD3396"/>
    <w:rsid w:val="00CD4ECD"/>
    <w:rsid w:val="00CD6862"/>
    <w:rsid w:val="00CE1759"/>
    <w:rsid w:val="00D02492"/>
    <w:rsid w:val="00D02A31"/>
    <w:rsid w:val="00D037B5"/>
    <w:rsid w:val="00D14F49"/>
    <w:rsid w:val="00D16C54"/>
    <w:rsid w:val="00D30CDE"/>
    <w:rsid w:val="00D34E08"/>
    <w:rsid w:val="00D4304E"/>
    <w:rsid w:val="00D44E92"/>
    <w:rsid w:val="00D622BB"/>
    <w:rsid w:val="00D75538"/>
    <w:rsid w:val="00D8094A"/>
    <w:rsid w:val="00D84B40"/>
    <w:rsid w:val="00D97CB5"/>
    <w:rsid w:val="00DA2C41"/>
    <w:rsid w:val="00DA7DA8"/>
    <w:rsid w:val="00DB6E19"/>
    <w:rsid w:val="00DD69C0"/>
    <w:rsid w:val="00DE042B"/>
    <w:rsid w:val="00DE0CB6"/>
    <w:rsid w:val="00DF0206"/>
    <w:rsid w:val="00DF3F56"/>
    <w:rsid w:val="00E0210B"/>
    <w:rsid w:val="00E149B4"/>
    <w:rsid w:val="00E17D40"/>
    <w:rsid w:val="00E2271E"/>
    <w:rsid w:val="00E32798"/>
    <w:rsid w:val="00E33DA9"/>
    <w:rsid w:val="00E41782"/>
    <w:rsid w:val="00E518E0"/>
    <w:rsid w:val="00E56F7A"/>
    <w:rsid w:val="00E732AD"/>
    <w:rsid w:val="00E75091"/>
    <w:rsid w:val="00E77A83"/>
    <w:rsid w:val="00E87336"/>
    <w:rsid w:val="00E95209"/>
    <w:rsid w:val="00EA3AB5"/>
    <w:rsid w:val="00EB1272"/>
    <w:rsid w:val="00EB2204"/>
    <w:rsid w:val="00EB4165"/>
    <w:rsid w:val="00EB7ECF"/>
    <w:rsid w:val="00EC53CA"/>
    <w:rsid w:val="00EC693C"/>
    <w:rsid w:val="00EC7CB0"/>
    <w:rsid w:val="00F1058D"/>
    <w:rsid w:val="00F16940"/>
    <w:rsid w:val="00F16DA5"/>
    <w:rsid w:val="00F17EAF"/>
    <w:rsid w:val="00F200A9"/>
    <w:rsid w:val="00F332AA"/>
    <w:rsid w:val="00F3482E"/>
    <w:rsid w:val="00F36BAB"/>
    <w:rsid w:val="00F54314"/>
    <w:rsid w:val="00F57CBF"/>
    <w:rsid w:val="00F62EAA"/>
    <w:rsid w:val="00F65B22"/>
    <w:rsid w:val="00F75099"/>
    <w:rsid w:val="00F82190"/>
    <w:rsid w:val="00F83FF2"/>
    <w:rsid w:val="00F84E03"/>
    <w:rsid w:val="00FA3CC0"/>
    <w:rsid w:val="00FC2940"/>
    <w:rsid w:val="00FD4A82"/>
    <w:rsid w:val="00FD4D33"/>
    <w:rsid w:val="00FD78AB"/>
    <w:rsid w:val="00FF5BED"/>
    <w:rsid w:val="00FF6E5F"/>
    <w:rsid w:val="00FF79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C939AA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C939A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179</Words>
  <Characters>6726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3</cp:revision>
  <dcterms:created xsi:type="dcterms:W3CDTF">2019-02-02T11:58:00Z</dcterms:created>
  <dcterms:modified xsi:type="dcterms:W3CDTF">2019-02-02T1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YxoX2CTX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